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250 word limit)</w:t>
      </w:r>
    </w:p>
    <w:p w14:paraId="048EB749" w14:textId="7A18170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w:t>
      </w:r>
      <w:r w:rsidR="00A10495">
        <w:rPr>
          <w:rFonts w:ascii="Times New Roman" w:hAnsi="Times New Roman" w:cs="Times New Roman"/>
          <w:sz w:val="24"/>
          <w:szCs w:val="24"/>
        </w:rPr>
        <w:t xml:space="preserve">other metabolite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xml:space="preserve">. Based on 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S. wrightii</w:t>
      </w:r>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S. dependens</w:t>
      </w:r>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barbata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 xml:space="preserve">(Yoonkyung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58F1A1A3"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46785CA8"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S. altissima</w:t>
      </w:r>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S. arenicola</w:t>
      </w:r>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leonardii</w:t>
      </w:r>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w:t>
      </w:r>
      <w:r w:rsidR="000C4643">
        <w:rPr>
          <w:rFonts w:ascii="Times New Roman" w:hAnsi="Times New Roman" w:cs="Times New Roman"/>
          <w:sz w:val="24"/>
          <w:szCs w:val="24"/>
        </w:rPr>
        <w:t>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Sungro©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barbat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strigillos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dependens</w:t>
      </w:r>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pekinensis var. </w:t>
      </w:r>
      <w:r w:rsidRPr="004F2BCE">
        <w:rPr>
          <w:rFonts w:ascii="Times New Roman" w:hAnsi="Times New Roman" w:cs="Times New Roman"/>
          <w:i/>
          <w:iCs/>
          <w:sz w:val="24"/>
          <w:szCs w:val="24"/>
          <w:highlight w:val="yellow"/>
        </w:rPr>
        <w:t>alpina</w:t>
      </w:r>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and transplanted in the greenhouses of the Sungshin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grown at Sungshin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1BCCC23F"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S. wrightii</w:t>
      </w:r>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S. suffrutescens</w:t>
      </w:r>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41ACC07B"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apigeninG),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hispidulinG)</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chrysinG)</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A</w:t>
      </w:r>
      <w:r w:rsidR="004D00ED">
        <w:rPr>
          <w:rFonts w:ascii="Times New Roman" w:hAnsi="Times New Roman" w:cs="Times New Roman"/>
          <w:sz w:val="24"/>
          <w:szCs w:val="24"/>
        </w:rPr>
        <w:t>cteoside</w:t>
      </w:r>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UltiMat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D0AB1BD"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FactoMineR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covMcd” function from the robustbas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Solanum lycopersicum L</w:t>
      </w:r>
      <w:r w:rsidR="00A67CF9" w:rsidRPr="00C269FD">
        <w:rPr>
          <w:rFonts w:ascii="Times New Roman" w:hAnsi="Times New Roman" w:cs="Times New Roman"/>
          <w:sz w:val="24"/>
          <w:szCs w:val="24"/>
        </w:rPr>
        <w:t xml:space="preserve">. ‘Stupické polní rané’ (2C = 1.96 pg), and </w:t>
      </w:r>
      <w:r w:rsidR="00A67CF9" w:rsidRPr="00C269FD">
        <w:rPr>
          <w:rFonts w:ascii="Times New Roman" w:hAnsi="Times New Roman" w:cs="Times New Roman"/>
          <w:i/>
          <w:iCs/>
          <w:sz w:val="24"/>
          <w:szCs w:val="24"/>
        </w:rPr>
        <w:t>Glycine max Merr.</w:t>
      </w:r>
      <w:r w:rsidR="00A67CF9" w:rsidRPr="00C269FD">
        <w:rPr>
          <w:rFonts w:ascii="Times New Roman" w:hAnsi="Times New Roman" w:cs="Times New Roman"/>
          <w:sz w:val="24"/>
          <w:szCs w:val="24"/>
        </w:rPr>
        <w:t xml:space="preserve"> ‘Polanka’ (2C = 2.50 pg)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Doležel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D323A2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w:t>
      </w:r>
      <w:r w:rsidRPr="00C269FD">
        <w:rPr>
          <w:rFonts w:ascii="Times New Roman" w:hAnsi="Times New Roman" w:cs="Times New Roman"/>
          <w:sz w:val="24"/>
          <w:szCs w:val="24"/>
        </w:rPr>
        <w:lastRenderedPageBreak/>
        <w:t>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81173AB"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A10495">
        <w:rPr>
          <w:rFonts w:ascii="Times New Roman" w:hAnsi="Times New Roman" w:cs="Times New Roman"/>
          <w:sz w:val="24"/>
          <w:szCs w:val="24"/>
        </w:rPr>
        <w:t>other metabolite</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73AE5B23"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chrysin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apigeninG,</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r w:rsidR="00DD68B1" w:rsidRPr="00C269FD">
        <w:rPr>
          <w:rFonts w:ascii="Times New Roman" w:hAnsi="Times New Roman" w:cs="Times New Roman"/>
          <w:sz w:val="24"/>
          <w:szCs w:val="24"/>
        </w:rPr>
        <w:t>hispidulinG</w:t>
      </w:r>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S. coerulea</w:t>
      </w:r>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chrysinG, wogonoside, apigeninG,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oroxylin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hispiduli</w:t>
      </w:r>
      <w:r w:rsidR="00B265A0" w:rsidRPr="00C269FD">
        <w:rPr>
          <w:rFonts w:ascii="Times New Roman" w:hAnsi="Times New Roman" w:cs="Times New Roman"/>
          <w:sz w:val="24"/>
          <w:szCs w:val="24"/>
        </w:rPr>
        <w:t>nG and hispidulin, as hispidulin was detected in 27 species</w:t>
      </w:r>
      <w:r w:rsidR="000651E4" w:rsidRPr="00C269FD">
        <w:rPr>
          <w:rFonts w:ascii="Times New Roman" w:hAnsi="Times New Roman" w:cs="Times New Roman"/>
          <w:sz w:val="24"/>
          <w:szCs w:val="24"/>
        </w:rPr>
        <w:t>, but hispidulinG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4’-deoxyflavones (chrysinG, wogonoside, baicalin, and wognonin), </w:t>
      </w:r>
      <w:r w:rsidR="007D590D" w:rsidRPr="00C269FD">
        <w:rPr>
          <w:rFonts w:ascii="Times New Roman" w:hAnsi="Times New Roman" w:cs="Times New Roman"/>
          <w:sz w:val="24"/>
          <w:szCs w:val="24"/>
        </w:rPr>
        <w:t>and only one was a 4’-hydroxyflavone (apigeninG).</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1F0C4B39"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the </w:t>
      </w:r>
      <w:r w:rsidR="007F638F">
        <w:rPr>
          <w:rFonts w:ascii="Times New Roman" w:hAnsi="Times New Roman" w:cs="Times New Roman"/>
          <w:sz w:val="24"/>
          <w:szCs w:val="24"/>
        </w:rPr>
        <w:t xml:space="preserve">root-specificity </w:t>
      </w:r>
      <w:r w:rsidRPr="00C269FD">
        <w:rPr>
          <w:rFonts w:ascii="Times New Roman" w:hAnsi="Times New Roman" w:cs="Times New Roman"/>
          <w:sz w:val="24"/>
          <w:szCs w:val="24"/>
        </w:rPr>
        <w:t xml:space="preserve">of the </w:t>
      </w:r>
      <w:r w:rsidR="007F638F">
        <w:rPr>
          <w:rFonts w:ascii="Times New Roman" w:hAnsi="Times New Roman" w:cs="Times New Roman"/>
          <w:sz w:val="24"/>
          <w:szCs w:val="24"/>
        </w:rPr>
        <w:t xml:space="preserve">4’-deoxyflavone </w:t>
      </w:r>
      <w:r w:rsidRPr="00C269FD">
        <w:rPr>
          <w:rFonts w:ascii="Times New Roman" w:hAnsi="Times New Roman" w:cs="Times New Roman"/>
          <w:sz w:val="24"/>
          <w:szCs w:val="24"/>
        </w:rPr>
        <w:t xml:space="preserve">pathway proposed fo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may not be </w:t>
      </w:r>
      <w:r w:rsidR="00B4413D" w:rsidRPr="00C269FD">
        <w:rPr>
          <w:rFonts w:ascii="Times New Roman" w:hAnsi="Times New Roman" w:cs="Times New Roman"/>
          <w:sz w:val="24"/>
          <w:szCs w:val="24"/>
        </w:rPr>
        <w:t>well-</w:t>
      </w:r>
      <w:r w:rsidRPr="00C269FD">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tissue sample. This suggests that</w:t>
      </w:r>
      <w:r w:rsidR="00874B13" w:rsidRPr="00C269FD">
        <w:rPr>
          <w:rFonts w:ascii="Times New Roman" w:hAnsi="Times New Roman" w:cs="Times New Roman"/>
          <w:sz w:val="24"/>
          <w:szCs w:val="24"/>
        </w:rPr>
        <w:t xml:space="preserve"> transport of</w:t>
      </w:r>
      <w:r w:rsidRPr="00C269FD">
        <w:rPr>
          <w:rFonts w:ascii="Times New Roman" w:hAnsi="Times New Roman" w:cs="Times New Roman"/>
          <w:sz w:val="24"/>
          <w:szCs w:val="24"/>
        </w:rPr>
        <w:t xml:space="preserve"> 4’-deoxyflavones</w:t>
      </w:r>
      <w:r w:rsidR="007F638F">
        <w:rPr>
          <w:rFonts w:ascii="Times New Roman" w:hAnsi="Times New Roman" w:cs="Times New Roman"/>
          <w:sz w:val="24"/>
          <w:szCs w:val="24"/>
        </w:rPr>
        <w:t xml:space="preserve"> from the roots</w:t>
      </w:r>
      <w:r w:rsidRPr="00C269FD">
        <w:rPr>
          <w:rFonts w:ascii="Times New Roman" w:hAnsi="Times New Roman" w:cs="Times New Roman"/>
          <w:sz w:val="24"/>
          <w:szCs w:val="24"/>
        </w:rPr>
        <w:t xml:space="preserve"> </w:t>
      </w:r>
      <w:r w:rsidR="00874B13" w:rsidRPr="00C269FD">
        <w:rPr>
          <w:rFonts w:ascii="Times New Roman" w:hAnsi="Times New Roman" w:cs="Times New Roman"/>
          <w:sz w:val="24"/>
          <w:szCs w:val="24"/>
        </w:rPr>
        <w:t>to the aerial tissues, is possible.</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w:t>
      </w:r>
      <w:r w:rsidR="00EC61D3" w:rsidRPr="00C269FD">
        <w:rPr>
          <w:rFonts w:ascii="Times New Roman" w:hAnsi="Times New Roman" w:cs="Times New Roman"/>
          <w:sz w:val="24"/>
          <w:szCs w:val="24"/>
        </w:rPr>
        <w:lastRenderedPageBreak/>
        <w:t>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545A130A"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apigeninG,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4’-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lastRenderedPageBreak/>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apigeninG, chrysin, and chrysinG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apigeninG, chrysin, and chrysinG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DAEA053"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2D278E6"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77777777"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one species,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14FC2D70"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B90A54" w:rsidRPr="00C269FD">
        <w:rPr>
          <w:rFonts w:ascii="Times New Roman" w:hAnsi="Times New Roman" w:cs="Times New Roman"/>
          <w:sz w:val="24"/>
          <w:szCs w:val="24"/>
        </w:rPr>
        <w:t>two</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chrysinG, in </w:t>
      </w:r>
      <w:r w:rsidR="00B90A54" w:rsidRPr="00C269FD">
        <w:rPr>
          <w:rFonts w:ascii="Times New Roman" w:hAnsi="Times New Roman" w:cs="Times New Roman"/>
          <w:sz w:val="24"/>
          <w:szCs w:val="24"/>
        </w:rPr>
        <w:t>seven</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64DDFC01"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F26538" w:rsidRPr="00C269FD">
        <w:rPr>
          <w:rFonts w:ascii="Times New Roman" w:hAnsi="Times New Roman" w:cs="Times New Roman"/>
          <w:sz w:val="24"/>
          <w:szCs w:val="24"/>
        </w:rPr>
        <w:t>two</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S. arenicola</w:t>
      </w:r>
      <w:r w:rsidR="008A4AA3" w:rsidRPr="00C269FD">
        <w:rPr>
          <w:rFonts w:ascii="Times New Roman" w:hAnsi="Times New Roman" w:cs="Times New Roman"/>
          <w:sz w:val="24"/>
          <w:szCs w:val="24"/>
        </w:rPr>
        <w:t xml:space="preserve"> and </w:t>
      </w:r>
      <w:r w:rsidR="008A4AA3" w:rsidRPr="00C269FD">
        <w:rPr>
          <w:rFonts w:ascii="Times New Roman" w:hAnsi="Times New Roman" w:cs="Times New Roman"/>
          <w:i/>
          <w:iCs/>
          <w:sz w:val="24"/>
          <w:szCs w:val="24"/>
        </w:rPr>
        <w:t>S. leonardii</w:t>
      </w:r>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However,</w:t>
      </w:r>
      <w:r w:rsidR="0036307F" w:rsidRPr="00C269FD">
        <w:rPr>
          <w:rFonts w:ascii="Times New Roman" w:hAnsi="Times New Roman" w:cs="Times New Roman"/>
          <w:sz w:val="24"/>
          <w:szCs w:val="24"/>
        </w:rPr>
        <w:t xml:space="preserve"> </w:t>
      </w:r>
      <w:r w:rsidR="002E24D0" w:rsidRPr="00C269FD">
        <w:rPr>
          <w:rFonts w:ascii="Times New Roman" w:hAnsi="Times New Roman" w:cs="Times New Roman"/>
          <w:i/>
          <w:iCs/>
          <w:sz w:val="24"/>
          <w:szCs w:val="24"/>
        </w:rPr>
        <w:t>S. arenicola,</w:t>
      </w:r>
      <w:r w:rsidR="002E24D0" w:rsidRPr="00C269FD">
        <w:rPr>
          <w:rFonts w:ascii="Times New Roman" w:hAnsi="Times New Roman" w:cs="Times New Roman"/>
          <w:sz w:val="24"/>
          <w:szCs w:val="24"/>
        </w:rPr>
        <w:t xml:space="preserve"> o</w:t>
      </w:r>
      <w:r w:rsidR="00587DC1" w:rsidRPr="00C269FD">
        <w:rPr>
          <w:rFonts w:ascii="Times New Roman" w:hAnsi="Times New Roman" w:cs="Times New Roman"/>
          <w:sz w:val="24"/>
          <w:szCs w:val="24"/>
        </w:rPr>
        <w:t>ne of</w:t>
      </w:r>
      <w:r w:rsidR="008A6F85" w:rsidRPr="00C269FD">
        <w:rPr>
          <w:rFonts w:ascii="Times New Roman" w:hAnsi="Times New Roman" w:cs="Times New Roman"/>
          <w:sz w:val="24"/>
          <w:szCs w:val="24"/>
        </w:rPr>
        <w:t xml:space="preserve"> the </w:t>
      </w:r>
      <w:r w:rsidR="00130876" w:rsidRPr="00C269FD">
        <w:rPr>
          <w:rFonts w:ascii="Times New Roman" w:hAnsi="Times New Roman" w:cs="Times New Roman"/>
          <w:sz w:val="24"/>
          <w:szCs w:val="24"/>
        </w:rPr>
        <w:t>two</w:t>
      </w:r>
      <w:r w:rsidR="008A4AA3" w:rsidRPr="00C269FD">
        <w:rPr>
          <w:rFonts w:ascii="Times New Roman" w:hAnsi="Times New Roman" w:cs="Times New Roman"/>
          <w:sz w:val="24"/>
          <w:szCs w:val="24"/>
        </w:rPr>
        <w:t xml:space="preserve"> species</w:t>
      </w:r>
      <w:r w:rsidR="008A6F85" w:rsidRPr="00C269FD">
        <w:rPr>
          <w:rFonts w:ascii="Times New Roman" w:hAnsi="Times New Roman" w:cs="Times New Roman"/>
          <w:sz w:val="24"/>
          <w:szCs w:val="24"/>
        </w:rPr>
        <w:t xml:space="preserve"> we found to contain 4’-hydroxyflavones in their root tissues</w:t>
      </w:r>
      <w:r w:rsidR="008A4AA3" w:rsidRPr="00C269FD">
        <w:rPr>
          <w:rFonts w:ascii="Times New Roman" w:hAnsi="Times New Roman" w:cs="Times New Roman"/>
          <w:sz w:val="24"/>
          <w:szCs w:val="24"/>
        </w:rPr>
        <w:t xml:space="preserve">, </w:t>
      </w:r>
      <w:r w:rsidR="00333FF7" w:rsidRPr="00C269FD">
        <w:rPr>
          <w:rFonts w:ascii="Times New Roman" w:hAnsi="Times New Roman" w:cs="Times New Roman"/>
          <w:sz w:val="24"/>
          <w:szCs w:val="24"/>
        </w:rPr>
        <w:t xml:space="preserve">accumulated </w:t>
      </w:r>
      <w:r w:rsidR="00587DC1" w:rsidRPr="00C269FD">
        <w:rPr>
          <w:rFonts w:ascii="Times New Roman" w:hAnsi="Times New Roman" w:cs="Times New Roman"/>
          <w:sz w:val="24"/>
          <w:szCs w:val="24"/>
        </w:rPr>
        <w:t>a greater amount of scutellarin in its roots than in its leaves</w:t>
      </w:r>
      <w:r w:rsidR="00F27E43" w:rsidRPr="00C269FD">
        <w:rPr>
          <w:rFonts w:ascii="Times New Roman" w:hAnsi="Times New Roman" w:cs="Times New Roman"/>
          <w:sz w:val="24"/>
          <w:szCs w:val="24"/>
        </w:rPr>
        <w:t xml:space="preserve"> or stems.</w:t>
      </w:r>
      <w:r w:rsidR="00ED10B0"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wrightii</w:t>
      </w:r>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many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S. havanensis</w:t>
      </w:r>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45A28111" w14:textId="574C26FF" w:rsidR="0007475D" w:rsidRPr="00C269FD" w:rsidRDefault="009207B5"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F27E43"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There are two species in which we did not detect any 4’-hydroxyflavones in</w:t>
      </w:r>
      <w:r w:rsidR="00ED10B0" w:rsidRPr="00C269FD">
        <w:rPr>
          <w:rFonts w:ascii="Times New Roman" w:hAnsi="Times New Roman" w:cs="Times New Roman"/>
          <w:sz w:val="24"/>
          <w:szCs w:val="24"/>
        </w:rPr>
        <w:t xml:space="preserve"> our leaf samples of</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S. strigillosa</w:t>
      </w:r>
      <w:r w:rsidR="00A33898" w:rsidRPr="00C269FD">
        <w:rPr>
          <w:rFonts w:ascii="Times New Roman" w:hAnsi="Times New Roman" w:cs="Times New Roman"/>
          <w:sz w:val="24"/>
          <w:szCs w:val="24"/>
        </w:rPr>
        <w:t xml:space="preserve"> and </w:t>
      </w:r>
      <w:r w:rsidR="00A33898" w:rsidRPr="00C269FD">
        <w:rPr>
          <w:rFonts w:ascii="Times New Roman" w:hAnsi="Times New Roman" w:cs="Times New Roman"/>
          <w:i/>
          <w:iCs/>
          <w:sz w:val="24"/>
          <w:szCs w:val="24"/>
        </w:rPr>
        <w:t xml:space="preserve">S. pekinensis </w:t>
      </w:r>
      <w:r w:rsidR="00A33898" w:rsidRPr="00C269FD">
        <w:rPr>
          <w:rFonts w:ascii="Times New Roman" w:hAnsi="Times New Roman" w:cs="Times New Roman"/>
          <w:sz w:val="24"/>
          <w:szCs w:val="24"/>
        </w:rPr>
        <w:t xml:space="preserve">var. </w:t>
      </w:r>
      <w:r w:rsidR="00A33898" w:rsidRPr="00C269FD">
        <w:rPr>
          <w:rFonts w:ascii="Times New Roman" w:hAnsi="Times New Roman" w:cs="Times New Roman"/>
          <w:i/>
          <w:iCs/>
          <w:sz w:val="24"/>
          <w:szCs w:val="24"/>
        </w:rPr>
        <w:t>alpina</w:t>
      </w:r>
      <w:r w:rsidR="00A33898" w:rsidRPr="00C269FD">
        <w:rPr>
          <w:rFonts w:ascii="Times New Roman" w:hAnsi="Times New Roman" w:cs="Times New Roman"/>
          <w:sz w:val="24"/>
          <w:szCs w:val="24"/>
        </w:rPr>
        <w:t>). In other species, the 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w:t>
      </w:r>
      <w:r w:rsidR="00ED10B0" w:rsidRPr="00C269FD">
        <w:rPr>
          <w:rFonts w:ascii="Times New Roman" w:hAnsi="Times New Roman" w:cs="Times New Roman"/>
          <w:sz w:val="24"/>
          <w:szCs w:val="24"/>
        </w:rPr>
        <w:lastRenderedPageBreak/>
        <w:t>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apigeninG,</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B90A54" w:rsidRPr="00C269FD">
        <w:rPr>
          <w:rFonts w:ascii="Times New Roman" w:hAnsi="Times New Roman" w:cs="Times New Roman"/>
          <w:sz w:val="24"/>
          <w:szCs w:val="24"/>
        </w:rPr>
        <w:t>ten</w:t>
      </w:r>
      <w:r w:rsidR="00ED10B0" w:rsidRPr="00C269FD">
        <w:rPr>
          <w:rFonts w:ascii="Times New Roman" w:hAnsi="Times New Roman" w:cs="Times New Roman"/>
          <w:sz w:val="24"/>
          <w:szCs w:val="24"/>
        </w:rPr>
        <w:t xml:space="preserve"> out of the 12 species in which we detected 4’-hydroxyflavones. </w:t>
      </w:r>
      <w:r w:rsidR="00C63036" w:rsidRPr="00C269FD">
        <w:rPr>
          <w:rFonts w:ascii="Times New Roman" w:hAnsi="Times New Roman" w:cs="Times New Roman"/>
          <w:sz w:val="24"/>
          <w:szCs w:val="24"/>
        </w:rPr>
        <w:t>Two species (</w:t>
      </w:r>
      <w:r w:rsidR="00C63036" w:rsidRPr="00C269FD">
        <w:rPr>
          <w:rFonts w:ascii="Times New Roman" w:hAnsi="Times New Roman" w:cs="Times New Roman"/>
          <w:i/>
          <w:iCs/>
          <w:sz w:val="24"/>
          <w:szCs w:val="24"/>
        </w:rPr>
        <w:t>S. havanensis</w:t>
      </w:r>
      <w:r w:rsidR="00C63036" w:rsidRPr="00C269FD">
        <w:rPr>
          <w:rFonts w:ascii="Times New Roman" w:hAnsi="Times New Roman" w:cs="Times New Roman"/>
          <w:sz w:val="24"/>
          <w:szCs w:val="24"/>
        </w:rPr>
        <w:t xml:space="preserve"> and </w:t>
      </w:r>
      <w:r w:rsidR="00C63036" w:rsidRPr="00C269FD">
        <w:rPr>
          <w:rFonts w:ascii="Times New Roman" w:hAnsi="Times New Roman" w:cs="Times New Roman"/>
          <w:i/>
          <w:iCs/>
          <w:sz w:val="24"/>
          <w:szCs w:val="24"/>
        </w:rPr>
        <w:t>S. dependenens</w:t>
      </w:r>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B90A54" w:rsidRPr="00C269FD">
        <w:rPr>
          <w:rFonts w:ascii="Times New Roman" w:hAnsi="Times New Roman" w:cs="Times New Roman"/>
          <w:sz w:val="24"/>
          <w:szCs w:val="24"/>
        </w:rPr>
        <w:t>ten</w:t>
      </w:r>
      <w:r w:rsidR="00F97BF6" w:rsidRPr="00C269FD">
        <w:rPr>
          <w:rFonts w:ascii="Times New Roman" w:hAnsi="Times New Roman" w:cs="Times New Roman"/>
          <w:sz w:val="24"/>
          <w:szCs w:val="24"/>
        </w:rPr>
        <w:t xml:space="preserve"> species in which 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7. Scutellarein is immediately downstream of apigenin in the 4’-deoxyflavone pathway, and is also a precursor for the final set of 4’-deoxyflavones we analyzed, hispidulin and its glycoside</w:t>
      </w:r>
      <w:r w:rsidR="00DE4847">
        <w:rPr>
          <w:rFonts w:ascii="Times New Roman" w:hAnsi="Times New Roman" w:cs="Times New Roman"/>
          <w:sz w:val="24"/>
          <w:szCs w:val="24"/>
        </w:rPr>
        <w:t>, hispidulinG</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two species (</w:t>
      </w:r>
      <w:r w:rsidR="00374B91" w:rsidRPr="00C269FD">
        <w:rPr>
          <w:rFonts w:ascii="Times New Roman" w:hAnsi="Times New Roman" w:cs="Times New Roman"/>
          <w:i/>
          <w:iCs/>
          <w:sz w:val="24"/>
          <w:szCs w:val="24"/>
        </w:rPr>
        <w:t>S. arenicola</w:t>
      </w:r>
      <w:r w:rsidR="00374B91" w:rsidRPr="00C269FD">
        <w:rPr>
          <w:rFonts w:ascii="Times New Roman" w:hAnsi="Times New Roman" w:cs="Times New Roman"/>
          <w:sz w:val="24"/>
          <w:szCs w:val="24"/>
        </w:rPr>
        <w:t xml:space="preserve"> and </w:t>
      </w:r>
      <w:r w:rsidR="00374B91" w:rsidRPr="00C269FD">
        <w:rPr>
          <w:rFonts w:ascii="Times New Roman" w:hAnsi="Times New Roman" w:cs="Times New Roman"/>
          <w:i/>
          <w:iCs/>
          <w:sz w:val="24"/>
          <w:szCs w:val="24"/>
        </w:rPr>
        <w:t>S. leonardii</w:t>
      </w:r>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S. writghtii</w:t>
      </w:r>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r w:rsidR="00DE4847">
        <w:rPr>
          <w:rFonts w:ascii="Times New Roman" w:hAnsi="Times New Roman" w:cs="Times New Roman"/>
          <w:sz w:val="24"/>
          <w:szCs w:val="24"/>
        </w:rPr>
        <w:t>hispidulinG</w:t>
      </w:r>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DE4847">
        <w:rPr>
          <w:rFonts w:ascii="Times New Roman" w:hAnsi="Times New Roman" w:cs="Times New Roman"/>
          <w:sz w:val="24"/>
          <w:szCs w:val="24"/>
        </w:rPr>
        <w:t>apigenin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p>
    <w:p w14:paraId="09D001D8" w14:textId="3B8FF907" w:rsidR="00A33898" w:rsidRPr="00C269FD" w:rsidRDefault="00DE4847" w:rsidP="00D16792">
      <w:pPr>
        <w:spacing w:after="0" w:line="480" w:lineRule="auto"/>
        <w:ind w:firstLine="720"/>
        <w:rPr>
          <w:rFonts w:ascii="Times New Roman" w:hAnsi="Times New Roman" w:cs="Times New Roman"/>
          <w:i/>
          <w:iCs/>
          <w:sz w:val="24"/>
          <w:szCs w:val="24"/>
        </w:rPr>
      </w:pPr>
      <w:r>
        <w:rPr>
          <w:rFonts w:ascii="Times New Roman" w:hAnsi="Times New Roman" w:cs="Times New Roman"/>
          <w:sz w:val="24"/>
          <w:szCs w:val="24"/>
        </w:rPr>
        <w:t>HispidulinG</w:t>
      </w:r>
      <w:r w:rsidR="0007475D" w:rsidRPr="00C269FD">
        <w:rPr>
          <w:rFonts w:ascii="Times New Roman" w:hAnsi="Times New Roman" w:cs="Times New Roman"/>
          <w:sz w:val="24"/>
          <w:szCs w:val="24"/>
        </w:rPr>
        <w:t xml:space="preserve"> was exceptionally rare, as we detected it in only two species, </w:t>
      </w:r>
      <w:r w:rsidR="0007475D" w:rsidRPr="00C269FD">
        <w:rPr>
          <w:rFonts w:ascii="Times New Roman" w:hAnsi="Times New Roman" w:cs="Times New Roman"/>
          <w:i/>
          <w:iCs/>
          <w:sz w:val="24"/>
          <w:szCs w:val="24"/>
        </w:rPr>
        <w:t xml:space="preserve">S. racemosa </w:t>
      </w:r>
      <w:r w:rsidR="0007475D" w:rsidRPr="00C269FD">
        <w:rPr>
          <w:rFonts w:ascii="Times New Roman" w:hAnsi="Times New Roman" w:cs="Times New Roman"/>
          <w:sz w:val="24"/>
          <w:szCs w:val="24"/>
        </w:rPr>
        <w:t xml:space="preserve">and </w:t>
      </w:r>
      <w:r w:rsidR="0007475D" w:rsidRPr="00C269FD">
        <w:rPr>
          <w:rFonts w:ascii="Times New Roman" w:hAnsi="Times New Roman" w:cs="Times New Roman"/>
          <w:i/>
          <w:iCs/>
          <w:sz w:val="24"/>
          <w:szCs w:val="24"/>
        </w:rPr>
        <w:t>S. arenicola</w:t>
      </w:r>
      <w:r w:rsidR="0007475D" w:rsidRPr="00C269FD">
        <w:rPr>
          <w:rFonts w:ascii="Times New Roman" w:hAnsi="Times New Roman" w:cs="Times New Roman"/>
          <w:sz w:val="24"/>
          <w:szCs w:val="24"/>
        </w:rPr>
        <w:t xml:space="preserve">. Only a small amount accumulated in the stems of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However, a significant amount accumulated in the leaves of </w:t>
      </w:r>
      <w:r w:rsidR="0007475D" w:rsidRPr="00C269FD">
        <w:rPr>
          <w:rFonts w:ascii="Times New Roman" w:hAnsi="Times New Roman" w:cs="Times New Roman"/>
          <w:i/>
          <w:iCs/>
          <w:sz w:val="24"/>
          <w:szCs w:val="24"/>
        </w:rPr>
        <w:t>S. arenicola.</w:t>
      </w:r>
    </w:p>
    <w:p w14:paraId="45562690" w14:textId="3EF76928"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C60374" w:rsidRPr="00C269FD">
        <w:rPr>
          <w:rFonts w:ascii="Times New Roman" w:hAnsi="Times New Roman" w:cs="Times New Roman"/>
          <w:sz w:val="24"/>
          <w:szCs w:val="24"/>
        </w:rPr>
        <w:t xml:space="preserve">11 out of the 14 </w:t>
      </w:r>
      <w:r w:rsidRPr="00C269FD">
        <w:rPr>
          <w:rFonts w:ascii="Times New Roman" w:hAnsi="Times New Roman" w:cs="Times New Roman"/>
          <w:sz w:val="24"/>
          <w:szCs w:val="24"/>
        </w:rPr>
        <w:t>species we selected indicates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S. wrightii</w:t>
      </w:r>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S. altissima</w:t>
      </w:r>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tournefortii</w:t>
      </w:r>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pathway </w:t>
      </w:r>
      <w:r w:rsidR="000212D8" w:rsidRPr="00C269FD">
        <w:rPr>
          <w:rFonts w:ascii="Times New Roman" w:hAnsi="Times New Roman" w:cs="Times New Roman"/>
          <w:sz w:val="24"/>
          <w:szCs w:val="24"/>
        </w:rPr>
        <w:lastRenderedPageBreak/>
        <w:t>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DE4847">
        <w:rPr>
          <w:rFonts w:ascii="Times New Roman" w:hAnsi="Times New Roman" w:cs="Times New Roman"/>
          <w:sz w:val="24"/>
          <w:szCs w:val="24"/>
        </w:rPr>
        <w:t>chrysin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p>
    <w:p w14:paraId="3FD0021F" w14:textId="68DC80A7"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oroxylin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strigillosa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ein in its leaves relative to its roots.</w:t>
      </w:r>
      <w:r w:rsidR="00191117" w:rsidRPr="00C269FD">
        <w:rPr>
          <w:rFonts w:ascii="Times New Roman" w:hAnsi="Times New Roman" w:cs="Times New Roman"/>
          <w:sz w:val="24"/>
          <w:szCs w:val="24"/>
        </w:rPr>
        <w:t xml:space="preserve"> Finally, we found </w:t>
      </w:r>
      <w:r w:rsidR="00191117" w:rsidRPr="00C269FD">
        <w:rPr>
          <w:rFonts w:ascii="Times New Roman" w:hAnsi="Times New Roman" w:cs="Times New Roman"/>
          <w:i/>
          <w:iCs/>
          <w:sz w:val="24"/>
          <w:szCs w:val="24"/>
        </w:rPr>
        <w:t xml:space="preserve">S. dependens </w:t>
      </w:r>
      <w:r w:rsidR="00191117" w:rsidRPr="00C269FD">
        <w:rPr>
          <w:rFonts w:ascii="Times New Roman" w:hAnsi="Times New Roman" w:cs="Times New Roman"/>
          <w:sz w:val="24"/>
          <w:szCs w:val="24"/>
        </w:rPr>
        <w:t>to accumulate higher concentrations of wogonin and wogonoside in its leaves are compared to its roots.</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4’-deoxyflavone pathway are </w:t>
      </w:r>
      <w:r w:rsidR="00191117" w:rsidRPr="00C269FD">
        <w:rPr>
          <w:rFonts w:ascii="Times New Roman" w:hAnsi="Times New Roman" w:cs="Times New Roman"/>
          <w:sz w:val="24"/>
          <w:szCs w:val="24"/>
        </w:rPr>
        <w:t>primarily</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 in</w:t>
      </w:r>
      <w:r w:rsidR="00B90A54" w:rsidRPr="00C269FD">
        <w:rPr>
          <w:rFonts w:ascii="Times New Roman" w:hAnsi="Times New Roman" w:cs="Times New Roman"/>
          <w:sz w:val="24"/>
          <w:szCs w:val="24"/>
        </w:rPr>
        <w:t xml:space="preserve"> the roots.</w:t>
      </w:r>
    </w:p>
    <w:p w14:paraId="6E40794E" w14:textId="57C0BCF9"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does not seem to share the same organ-specificity as the flavonoids we analyzed. We detected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in the roots of eight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six out of these eight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r w:rsidR="004D00ED">
        <w:rPr>
          <w:rFonts w:ascii="Times New Roman" w:hAnsi="Times New Roman" w:cs="Times New Roman"/>
          <w:sz w:val="24"/>
          <w:szCs w:val="24"/>
        </w:rPr>
        <w:t>acteoside</w:t>
      </w:r>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 xml:space="preserve">very similar. Interestingly, we found </w:t>
      </w:r>
      <w:r w:rsidR="00704965" w:rsidRPr="00C269FD">
        <w:rPr>
          <w:rFonts w:ascii="Times New Roman" w:hAnsi="Times New Roman" w:cs="Times New Roman"/>
          <w:i/>
          <w:iCs/>
          <w:sz w:val="24"/>
          <w:szCs w:val="24"/>
        </w:rPr>
        <w:t xml:space="preserve">S. havanensis </w:t>
      </w:r>
      <w:r w:rsidR="00704965" w:rsidRPr="00C269FD">
        <w:rPr>
          <w:rFonts w:ascii="Times New Roman" w:hAnsi="Times New Roman" w:cs="Times New Roman"/>
          <w:sz w:val="24"/>
          <w:szCs w:val="24"/>
        </w:rPr>
        <w:t xml:space="preserve">to accumulate a significant amount of </w:t>
      </w:r>
      <w:r w:rsidR="004D00ED">
        <w:rPr>
          <w:rFonts w:ascii="Times New Roman" w:hAnsi="Times New Roman" w:cs="Times New Roman"/>
          <w:sz w:val="24"/>
          <w:szCs w:val="24"/>
        </w:rPr>
        <w:t>acteoside</w:t>
      </w:r>
      <w:r w:rsidR="00704965" w:rsidRPr="00C269FD">
        <w:rPr>
          <w:rFonts w:ascii="Times New Roman" w:hAnsi="Times New Roman" w:cs="Times New Roman"/>
          <w:sz w:val="24"/>
          <w:szCs w:val="24"/>
        </w:rPr>
        <w:t xml:space="preserve"> in its leaves, but none in its roots.</w:t>
      </w:r>
    </w:p>
    <w:p w14:paraId="5ADE8EE4" w14:textId="2B89FB0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barbata</w:t>
      </w:r>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sidRPr="00C269FD">
        <w:rPr>
          <w:rFonts w:ascii="Times New Roman" w:hAnsi="Times New Roman" w:cs="Times New Roman"/>
          <w:sz w:val="24"/>
          <w:szCs w:val="24"/>
        </w:rPr>
        <w:t xml:space="preserve">In line with this </w:t>
      </w:r>
      <w:r w:rsidR="00B36F05" w:rsidRPr="00C269FD">
        <w:rPr>
          <w:rFonts w:ascii="Times New Roman" w:hAnsi="Times New Roman" w:cs="Times New Roman"/>
          <w:sz w:val="24"/>
          <w:szCs w:val="24"/>
        </w:rPr>
        <w:lastRenderedPageBreak/>
        <w:t xml:space="preserve">observed s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barbata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339B59DA" w:rsidR="00B36F05" w:rsidRPr="00C269FD"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strigillos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dependens</w:t>
      </w:r>
      <w:r w:rsidRPr="00C269FD">
        <w:rPr>
          <w:rFonts w:ascii="Times New Roman" w:hAnsi="Times New Roman" w:cs="Times New Roman"/>
          <w:sz w:val="24"/>
          <w:szCs w:val="24"/>
        </w:rPr>
        <w:t>) display very diverse accumulation patterns, especially in their aerial tissues. Th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Pr="00C269FD">
        <w:rPr>
          <w:rFonts w:ascii="Times New Roman" w:hAnsi="Times New Roman" w:cs="Times New Roman"/>
          <w:sz w:val="24"/>
          <w:szCs w:val="24"/>
        </w:rPr>
        <w:t xml:space="preserve"> </w:t>
      </w:r>
      <w:r w:rsidR="00670D98" w:rsidRPr="00C269FD">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altissima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S. altissima</w:t>
      </w:r>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0C74BA71"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10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We were not able to find any previously published genome size data for seven of these species included in ou</w:t>
      </w:r>
      <w:r w:rsidR="000D5382">
        <w:rPr>
          <w:rFonts w:ascii="Times New Roman" w:hAnsi="Times New Roman" w:cs="Times New Roman"/>
          <w:sz w:val="24"/>
          <w:szCs w:val="24"/>
        </w:rPr>
        <w:t>r</w:t>
      </w:r>
      <w:r w:rsidR="00B4505A" w:rsidRPr="00C269FD">
        <w:rPr>
          <w:rFonts w:ascii="Times New Roman" w:hAnsi="Times New Roman" w:cs="Times New Roman"/>
          <w:sz w:val="24"/>
          <w:szCs w:val="24"/>
        </w:rPr>
        <w:t xml:space="preserve"> analysis.</w:t>
      </w:r>
      <w:r w:rsidR="006A43D7"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w:t>
      </w:r>
      <w:r w:rsidR="006A43D7" w:rsidRPr="00C269FD">
        <w:rPr>
          <w:rFonts w:ascii="Times New Roman" w:hAnsi="Times New Roman" w:cs="Times New Roman"/>
          <w:sz w:val="24"/>
          <w:szCs w:val="24"/>
        </w:rPr>
        <w:lastRenderedPageBreak/>
        <w:t>(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rightii </w:t>
      </w:r>
      <w:r w:rsidR="006F57A7" w:rsidRPr="00C269FD">
        <w:rPr>
          <w:rFonts w:ascii="Times New Roman" w:hAnsi="Times New Roman" w:cs="Times New Roman"/>
          <w:sz w:val="24"/>
          <w:szCs w:val="24"/>
        </w:rPr>
        <w:t>in our analysis, and no previous publications have reported its genome size.</w:t>
      </w:r>
    </w:p>
    <w:p w14:paraId="7B1799EC" w14:textId="42FD63CA" w:rsidR="006F57A7" w:rsidRPr="00C269FD" w:rsidRDefault="006F57A7"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verall, genome sizes for the species we selected were similar at around 0.40 Giga base pairs (Gbp). One notable exception was </w:t>
      </w:r>
      <w:r w:rsidRPr="00C269FD">
        <w:rPr>
          <w:rFonts w:ascii="Times New Roman" w:hAnsi="Times New Roman" w:cs="Times New Roman"/>
          <w:i/>
          <w:iCs/>
          <w:sz w:val="24"/>
          <w:szCs w:val="24"/>
        </w:rPr>
        <w:t>S. arenicola</w:t>
      </w:r>
      <w:r w:rsidRPr="00C269FD">
        <w:rPr>
          <w:rFonts w:ascii="Times New Roman" w:hAnsi="Times New Roman" w:cs="Times New Roman"/>
          <w:sz w:val="24"/>
          <w:szCs w:val="24"/>
        </w:rPr>
        <w:t xml:space="preserve">, which we found to have a genome size approximately double that of all other species analyzed. It’s likely that this is a result of a genome duplication event, and </w:t>
      </w:r>
      <w:r w:rsidRPr="00C269FD">
        <w:rPr>
          <w:rFonts w:ascii="Times New Roman" w:hAnsi="Times New Roman" w:cs="Times New Roman"/>
          <w:i/>
          <w:iCs/>
          <w:sz w:val="24"/>
          <w:szCs w:val="24"/>
        </w:rPr>
        <w:t xml:space="preserve">S. arenicola </w:t>
      </w:r>
      <w:r w:rsidRPr="00C269FD">
        <w:rPr>
          <w:rFonts w:ascii="Times New Roman" w:hAnsi="Times New Roman" w:cs="Times New Roman"/>
          <w:sz w:val="24"/>
          <w:szCs w:val="24"/>
        </w:rPr>
        <w:t>is a tetraploid organism.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S. barbat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barbata </w:t>
      </w:r>
      <w:r w:rsidR="00B4505A" w:rsidRPr="00C269FD">
        <w:rPr>
          <w:rFonts w:ascii="Times New Roman" w:hAnsi="Times New Roman" w:cs="Times New Roman"/>
          <w:sz w:val="24"/>
          <w:szCs w:val="24"/>
        </w:rPr>
        <w:t xml:space="preserve">has been reported as having 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27D436" w14:textId="77777777" w:rsidR="00B4505A" w:rsidRPr="00C269FD" w:rsidRDefault="00B4505A" w:rsidP="00422AF4">
      <w:pPr>
        <w:spacing w:after="0" w:line="480" w:lineRule="auto"/>
        <w:ind w:firstLine="720"/>
        <w:rPr>
          <w:rFonts w:ascii="Times New Roman" w:hAnsi="Times New Roman" w:cs="Times New Roman"/>
          <w:sz w:val="24"/>
          <w:szCs w:val="24"/>
        </w:rPr>
      </w:pP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073FD4FF" w:rsidR="00B91FA9" w:rsidRPr="00C269FD"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0D208352" w14:textId="318B0FAD"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3C83E1B9"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deoxyflavones are more well-conserved – serve important core roles in plant growth/signaling</w:t>
      </w:r>
    </w:p>
    <w:p w14:paraId="14E92517" w14:textId="46D72AB4" w:rsidR="00196511"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478E27D0" w14:textId="52266EA3" w:rsidR="00F533B2" w:rsidRPr="00C269FD" w:rsidRDefault="00F533B2"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fore, the 4’-hydroxyflavone pathway seems to slightly more well-conserved in clade 3 species as compared to other non-clade 3</w:t>
      </w:r>
      <w:r>
        <w:rPr>
          <w:rFonts w:ascii="Times New Roman" w:hAnsi="Times New Roman" w:cs="Times New Roman"/>
          <w:i/>
          <w:iCs/>
          <w:sz w:val="24"/>
          <w:szCs w:val="24"/>
        </w:rPr>
        <w:t xml:space="preserve"> </w:t>
      </w:r>
      <w:r>
        <w:rPr>
          <w:rFonts w:ascii="Times New Roman" w:hAnsi="Times New Roman" w:cs="Times New Roman"/>
          <w:sz w:val="24"/>
          <w:szCs w:val="24"/>
        </w:rPr>
        <w:t>species.</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altissima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S. tournefortii</w:t>
      </w:r>
      <w:r w:rsidRPr="00C269FD">
        <w:rPr>
          <w:rFonts w:ascii="Times New Roman" w:hAnsi="Times New Roman" w:cs="Times New Roman"/>
          <w:sz w:val="24"/>
          <w:szCs w:val="24"/>
        </w:rPr>
        <w:t xml:space="preserve">, we detected much greater concentrations of chrysin and chrysinG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havan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leonardii</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pekenensis var. alpina</w:t>
      </w:r>
      <w:r w:rsidRPr="00C269FD">
        <w:rPr>
          <w:rFonts w:ascii="Times New Roman" w:hAnsi="Times New Roman" w:cs="Times New Roman"/>
          <w:sz w:val="24"/>
          <w:szCs w:val="24"/>
        </w:rPr>
        <w:t>. Possible explanations – downstream 4’-deoxyflavone biosynthetic enzymes are not active in the aerial parts of these species. Thus, instead of being quickly converted into downstream products as occurs in the roots, chrysin is able to accumulate to much higher concentrations.</w:t>
      </w:r>
    </w:p>
    <w:p w14:paraId="76019574" w14:textId="77777777" w:rsidR="00B90A54" w:rsidRPr="00C269FD" w:rsidRDefault="002E24D0" w:rsidP="00562B92">
      <w:pPr>
        <w:spacing w:after="0" w:line="480" w:lineRule="auto"/>
        <w:ind w:firstLine="720"/>
        <w:rPr>
          <w:rFonts w:ascii="Times New Roman" w:hAnsi="Times New Roman" w:cs="Times New Roman"/>
          <w:sz w:val="24"/>
          <w:szCs w:val="24"/>
        </w:rPr>
      </w:pPr>
      <w:r w:rsidRPr="00C269FD">
        <w:rPr>
          <w:rFonts w:ascii="Times New Roman" w:hAnsi="Times New Roman" w:cs="Times New Roman"/>
          <w:i/>
          <w:iCs/>
          <w:sz w:val="24"/>
          <w:szCs w:val="24"/>
        </w:rPr>
        <w:t xml:space="preserve">S. arenicola </w:t>
      </w:r>
      <w:r w:rsidRPr="00C269FD">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r w:rsidRPr="00C269FD">
        <w:rPr>
          <w:rFonts w:ascii="Times New Roman" w:hAnsi="Times New Roman" w:cs="Times New Roman"/>
          <w:sz w:val="24"/>
          <w:szCs w:val="24"/>
        </w:rPr>
        <w:t>OroxylinA and oroxylosid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rightii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depenedens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arenicola </w:t>
      </w:r>
      <w:r w:rsidR="00196511" w:rsidRPr="00C269FD">
        <w:rPr>
          <w:rFonts w:ascii="Times New Roman" w:hAnsi="Times New Roman" w:cs="Times New Roman"/>
          <w:sz w:val="24"/>
          <w:szCs w:val="24"/>
        </w:rPr>
        <w:t>(hispudulin + hispidulinG in aerial parts).</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Github?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the heatmap. Samples for all other species were prepared from herbarium vouchers. Colored circles next to species names indicate phylogenetic clade, as shown in Figure 1. An empty circle indicates that the species was not included in the tree from Figure 1. (B) Multiple Correspondance Analysis (MCA) individual results with overlaid 80% confidence ellipses generated from binarized metabolite data. Each colored circle represent a species, and the color of the circle represents phylogenentic clade, as shown in Figure 1. The percentage of total variance explained by each principal component is shown next to each axis title. (C) Variable loadings from MCA. Each variable represents the prescence (indicated with “TRUE) or absence (indicated with “FALSE) of a metabolite, and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oroxylinA (bottom) and oroxylosid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rightii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C2D291" w14:textId="77777777" w:rsidR="00F12739" w:rsidRDefault="00F12739" w:rsidP="00622F65">
      <w:pPr>
        <w:spacing w:after="0" w:line="240" w:lineRule="auto"/>
      </w:pPr>
      <w:r>
        <w:separator/>
      </w:r>
    </w:p>
  </w:endnote>
  <w:endnote w:type="continuationSeparator" w:id="0">
    <w:p w14:paraId="751F1A52" w14:textId="77777777" w:rsidR="00F12739" w:rsidRDefault="00F12739"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ECF254" w14:textId="77777777" w:rsidR="00F12739" w:rsidRDefault="00F12739" w:rsidP="00622F65">
      <w:pPr>
        <w:spacing w:after="0" w:line="240" w:lineRule="auto"/>
      </w:pPr>
      <w:r>
        <w:separator/>
      </w:r>
    </w:p>
  </w:footnote>
  <w:footnote w:type="continuationSeparator" w:id="0">
    <w:p w14:paraId="0A106B30" w14:textId="77777777" w:rsidR="00F12739" w:rsidRDefault="00F12739"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322B"/>
    <w:rsid w:val="00036325"/>
    <w:rsid w:val="00042169"/>
    <w:rsid w:val="00043B53"/>
    <w:rsid w:val="00053B5B"/>
    <w:rsid w:val="000550AB"/>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4643"/>
    <w:rsid w:val="000C5925"/>
    <w:rsid w:val="000C6FF4"/>
    <w:rsid w:val="000D0C5D"/>
    <w:rsid w:val="000D259D"/>
    <w:rsid w:val="000D2CD5"/>
    <w:rsid w:val="000D3C6A"/>
    <w:rsid w:val="000D5382"/>
    <w:rsid w:val="000D71EC"/>
    <w:rsid w:val="000E36FC"/>
    <w:rsid w:val="00101735"/>
    <w:rsid w:val="00110A71"/>
    <w:rsid w:val="00112E57"/>
    <w:rsid w:val="00115EE4"/>
    <w:rsid w:val="00130876"/>
    <w:rsid w:val="00140B32"/>
    <w:rsid w:val="001428A0"/>
    <w:rsid w:val="0015428C"/>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69AB"/>
    <w:rsid w:val="002203F3"/>
    <w:rsid w:val="002212DA"/>
    <w:rsid w:val="00232D39"/>
    <w:rsid w:val="00234202"/>
    <w:rsid w:val="00253EC3"/>
    <w:rsid w:val="00270699"/>
    <w:rsid w:val="00271CAC"/>
    <w:rsid w:val="002A1FAA"/>
    <w:rsid w:val="002B7DD9"/>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369DE"/>
    <w:rsid w:val="003543C8"/>
    <w:rsid w:val="0036307F"/>
    <w:rsid w:val="00374B91"/>
    <w:rsid w:val="00374BC2"/>
    <w:rsid w:val="00377497"/>
    <w:rsid w:val="00393EF5"/>
    <w:rsid w:val="003B59F7"/>
    <w:rsid w:val="003C0F86"/>
    <w:rsid w:val="003C7BBA"/>
    <w:rsid w:val="003E02D1"/>
    <w:rsid w:val="003E47F3"/>
    <w:rsid w:val="003F612D"/>
    <w:rsid w:val="00400F56"/>
    <w:rsid w:val="00416BBF"/>
    <w:rsid w:val="00422AF4"/>
    <w:rsid w:val="004305CD"/>
    <w:rsid w:val="004428B0"/>
    <w:rsid w:val="00455EAE"/>
    <w:rsid w:val="00460127"/>
    <w:rsid w:val="004604B0"/>
    <w:rsid w:val="00462A69"/>
    <w:rsid w:val="00477190"/>
    <w:rsid w:val="004830BC"/>
    <w:rsid w:val="004860EB"/>
    <w:rsid w:val="004A480C"/>
    <w:rsid w:val="004B49EE"/>
    <w:rsid w:val="004D00ED"/>
    <w:rsid w:val="004D3627"/>
    <w:rsid w:val="004D4EF9"/>
    <w:rsid w:val="004E32A5"/>
    <w:rsid w:val="004F2BCE"/>
    <w:rsid w:val="005038E5"/>
    <w:rsid w:val="00523AD2"/>
    <w:rsid w:val="00530C11"/>
    <w:rsid w:val="005530C9"/>
    <w:rsid w:val="00561C0B"/>
    <w:rsid w:val="00562B92"/>
    <w:rsid w:val="005644F0"/>
    <w:rsid w:val="005878BE"/>
    <w:rsid w:val="00587DC1"/>
    <w:rsid w:val="00596E85"/>
    <w:rsid w:val="005A4829"/>
    <w:rsid w:val="005B1BAD"/>
    <w:rsid w:val="005C0396"/>
    <w:rsid w:val="005C2DF9"/>
    <w:rsid w:val="005F0037"/>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65B6F"/>
    <w:rsid w:val="00670D98"/>
    <w:rsid w:val="0067753D"/>
    <w:rsid w:val="0069523E"/>
    <w:rsid w:val="006A17DD"/>
    <w:rsid w:val="006A379D"/>
    <w:rsid w:val="006A43D7"/>
    <w:rsid w:val="006C7BDA"/>
    <w:rsid w:val="006D2DCF"/>
    <w:rsid w:val="006E003A"/>
    <w:rsid w:val="006E7E25"/>
    <w:rsid w:val="006F57A7"/>
    <w:rsid w:val="00701D3C"/>
    <w:rsid w:val="00704965"/>
    <w:rsid w:val="007064B2"/>
    <w:rsid w:val="00723067"/>
    <w:rsid w:val="00726FE4"/>
    <w:rsid w:val="00727150"/>
    <w:rsid w:val="00737FBC"/>
    <w:rsid w:val="00745D25"/>
    <w:rsid w:val="007540F9"/>
    <w:rsid w:val="00765DE7"/>
    <w:rsid w:val="00770294"/>
    <w:rsid w:val="00773B63"/>
    <w:rsid w:val="007747DC"/>
    <w:rsid w:val="00782B23"/>
    <w:rsid w:val="0079247C"/>
    <w:rsid w:val="007D590D"/>
    <w:rsid w:val="007D6556"/>
    <w:rsid w:val="007E2B4F"/>
    <w:rsid w:val="007F0056"/>
    <w:rsid w:val="007F1C40"/>
    <w:rsid w:val="007F2CBD"/>
    <w:rsid w:val="007F638F"/>
    <w:rsid w:val="00805044"/>
    <w:rsid w:val="00807E29"/>
    <w:rsid w:val="00830B06"/>
    <w:rsid w:val="00836171"/>
    <w:rsid w:val="00837E36"/>
    <w:rsid w:val="008427F4"/>
    <w:rsid w:val="00845214"/>
    <w:rsid w:val="008461BF"/>
    <w:rsid w:val="0085101B"/>
    <w:rsid w:val="00855E5E"/>
    <w:rsid w:val="00874B13"/>
    <w:rsid w:val="00874F6D"/>
    <w:rsid w:val="0088552B"/>
    <w:rsid w:val="008916AF"/>
    <w:rsid w:val="00897DC5"/>
    <w:rsid w:val="008A40B6"/>
    <w:rsid w:val="008A4AA3"/>
    <w:rsid w:val="008A5384"/>
    <w:rsid w:val="008A6F85"/>
    <w:rsid w:val="008B3FBB"/>
    <w:rsid w:val="008B4E8F"/>
    <w:rsid w:val="008E5A20"/>
    <w:rsid w:val="008F086C"/>
    <w:rsid w:val="008F2D1E"/>
    <w:rsid w:val="008F6BE9"/>
    <w:rsid w:val="008F7B30"/>
    <w:rsid w:val="009207B5"/>
    <w:rsid w:val="00940C79"/>
    <w:rsid w:val="0094442F"/>
    <w:rsid w:val="00944E8B"/>
    <w:rsid w:val="00952276"/>
    <w:rsid w:val="0095474A"/>
    <w:rsid w:val="00984A93"/>
    <w:rsid w:val="0098657A"/>
    <w:rsid w:val="009A1B3B"/>
    <w:rsid w:val="009A1B7C"/>
    <w:rsid w:val="009C16A4"/>
    <w:rsid w:val="009F33C1"/>
    <w:rsid w:val="009F3822"/>
    <w:rsid w:val="009F458B"/>
    <w:rsid w:val="00A021A3"/>
    <w:rsid w:val="00A075E2"/>
    <w:rsid w:val="00A10495"/>
    <w:rsid w:val="00A10A52"/>
    <w:rsid w:val="00A152C7"/>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793"/>
    <w:rsid w:val="00B91FA9"/>
    <w:rsid w:val="00BA7329"/>
    <w:rsid w:val="00BB5FFA"/>
    <w:rsid w:val="00BC0691"/>
    <w:rsid w:val="00BC0B01"/>
    <w:rsid w:val="00BC6D2E"/>
    <w:rsid w:val="00BD4137"/>
    <w:rsid w:val="00BE5204"/>
    <w:rsid w:val="00BE7003"/>
    <w:rsid w:val="00BF4D56"/>
    <w:rsid w:val="00BF511D"/>
    <w:rsid w:val="00C03B6E"/>
    <w:rsid w:val="00C22AEF"/>
    <w:rsid w:val="00C269FD"/>
    <w:rsid w:val="00C43821"/>
    <w:rsid w:val="00C548C0"/>
    <w:rsid w:val="00C55512"/>
    <w:rsid w:val="00C55602"/>
    <w:rsid w:val="00C60374"/>
    <w:rsid w:val="00C62863"/>
    <w:rsid w:val="00C63036"/>
    <w:rsid w:val="00C70E45"/>
    <w:rsid w:val="00C73B67"/>
    <w:rsid w:val="00C75871"/>
    <w:rsid w:val="00C800FA"/>
    <w:rsid w:val="00C843EC"/>
    <w:rsid w:val="00CA5664"/>
    <w:rsid w:val="00CC469B"/>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DE4847"/>
    <w:rsid w:val="00E02524"/>
    <w:rsid w:val="00E02BF2"/>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42FB"/>
    <w:rsid w:val="00EC5EE5"/>
    <w:rsid w:val="00EC61D3"/>
    <w:rsid w:val="00EC64D8"/>
    <w:rsid w:val="00ED10B0"/>
    <w:rsid w:val="00ED747D"/>
    <w:rsid w:val="00EE4512"/>
    <w:rsid w:val="00F00468"/>
    <w:rsid w:val="00F12739"/>
    <w:rsid w:val="00F163FB"/>
    <w:rsid w:val="00F26538"/>
    <w:rsid w:val="00F27E43"/>
    <w:rsid w:val="00F32362"/>
    <w:rsid w:val="00F40D1E"/>
    <w:rsid w:val="00F533B2"/>
    <w:rsid w:val="00F66342"/>
    <w:rsid w:val="00F75E7E"/>
    <w:rsid w:val="00F97BF6"/>
    <w:rsid w:val="00FA3FE7"/>
    <w:rsid w:val="00FB6F39"/>
    <w:rsid w:val="00FD00F2"/>
    <w:rsid w:val="00FD0CB8"/>
    <w:rsid w:val="00FD6194"/>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24</Pages>
  <Words>17053</Words>
  <Characters>97206</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5</cp:revision>
  <dcterms:created xsi:type="dcterms:W3CDTF">2020-10-26T15:21:00Z</dcterms:created>
  <dcterms:modified xsi:type="dcterms:W3CDTF">2020-12-17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